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99D52B" w14:textId="77777777" w:rsidR="009578BA" w:rsidRDefault="009578BA" w:rsidP="009578BA">
      <w:pPr>
        <w:jc w:val="center"/>
      </w:pPr>
      <w:r>
        <w:rPr>
          <w:noProof/>
          <w:lang w:eastAsia="tr-TR"/>
        </w:rPr>
        <w:drawing>
          <wp:inline distT="0" distB="0" distL="0" distR="0" wp14:anchorId="24C48B99" wp14:editId="232C4334">
            <wp:extent cx="1460310" cy="1467660"/>
            <wp:effectExtent l="0" t="0" r="6985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im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4305" cy="1491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3B647" w14:textId="36C5CD41" w:rsidR="009578BA" w:rsidRPr="009578BA" w:rsidRDefault="00DB1A8A" w:rsidP="009578BA">
      <w:pPr>
        <w:jc w:val="center"/>
        <w:rPr>
          <w:color w:val="AB3034"/>
          <w:sz w:val="32"/>
          <w:szCs w:val="32"/>
        </w:rPr>
      </w:pPr>
      <w:r>
        <w:rPr>
          <w:color w:val="AB3034"/>
          <w:sz w:val="32"/>
          <w:szCs w:val="32"/>
        </w:rPr>
        <w:t>…</w:t>
      </w:r>
      <w:r w:rsidR="009578BA" w:rsidRPr="009578BA">
        <w:rPr>
          <w:color w:val="AB3034"/>
          <w:sz w:val="32"/>
          <w:szCs w:val="32"/>
        </w:rPr>
        <w:t xml:space="preserve"> FAKÜLTESİ</w:t>
      </w:r>
      <w:r w:rsidR="009578BA" w:rsidRPr="009578BA">
        <w:rPr>
          <w:color w:val="AB3034"/>
          <w:sz w:val="32"/>
          <w:szCs w:val="32"/>
        </w:rPr>
        <w:br/>
      </w:r>
      <w:r>
        <w:rPr>
          <w:color w:val="AB3034"/>
          <w:sz w:val="32"/>
          <w:szCs w:val="32"/>
        </w:rPr>
        <w:t>…</w:t>
      </w:r>
      <w:r w:rsidR="009578BA" w:rsidRPr="009578BA">
        <w:rPr>
          <w:color w:val="AB3034"/>
          <w:sz w:val="32"/>
          <w:szCs w:val="32"/>
        </w:rPr>
        <w:t xml:space="preserve"> BÖLÜMÜ</w:t>
      </w:r>
    </w:p>
    <w:p w14:paraId="5B53EA1F" w14:textId="3D49823A" w:rsidR="009578BA" w:rsidRDefault="009578BA" w:rsidP="009578BA">
      <w:pPr>
        <w:jc w:val="center"/>
        <w:rPr>
          <w:color w:val="AB3034"/>
        </w:rPr>
      </w:pPr>
    </w:p>
    <w:p w14:paraId="2CE17DAC" w14:textId="2363AC44" w:rsidR="009578BA" w:rsidRDefault="00DB1A8A" w:rsidP="009578BA">
      <w:pPr>
        <w:jc w:val="center"/>
        <w:rPr>
          <w:b/>
          <w:bCs/>
          <w:color w:val="AB3034"/>
          <w:sz w:val="72"/>
          <w:szCs w:val="72"/>
        </w:rPr>
      </w:pPr>
      <w:r>
        <w:rPr>
          <w:b/>
          <w:bCs/>
          <w:color w:val="AB3034"/>
          <w:sz w:val="72"/>
          <w:szCs w:val="72"/>
        </w:rPr>
        <w:t>DERSİN ADI</w:t>
      </w:r>
    </w:p>
    <w:p w14:paraId="41D46FC4" w14:textId="54B04C02" w:rsidR="00B753C8" w:rsidRDefault="00B753C8" w:rsidP="00B753C8">
      <w:pPr>
        <w:spacing w:line="240" w:lineRule="auto"/>
        <w:jc w:val="center"/>
        <w:rPr>
          <w:b/>
          <w:bCs/>
          <w:color w:val="AB3034"/>
          <w:sz w:val="72"/>
          <w:szCs w:val="72"/>
        </w:rPr>
      </w:pPr>
      <w:r>
        <w:rPr>
          <w:b/>
        </w:rPr>
        <w:t xml:space="preserve">Hafta </w:t>
      </w:r>
      <w:r w:rsidR="00DE44B6">
        <w:rPr>
          <w:b/>
        </w:rPr>
        <w:t>..</w:t>
      </w:r>
      <w:r>
        <w:rPr>
          <w:b/>
        </w:rPr>
        <w:t xml:space="preserve">  </w:t>
      </w:r>
      <w:r>
        <w:rPr>
          <w:b/>
        </w:rPr>
        <w:br/>
        <w:t>(05.10.2020 – 12.10.2020)</w:t>
      </w:r>
      <w:r>
        <w:rPr>
          <w:b/>
        </w:rPr>
        <w:br/>
      </w:r>
    </w:p>
    <w:p w14:paraId="5584D950" w14:textId="77777777" w:rsidR="00B753C8" w:rsidRPr="009578BA" w:rsidRDefault="00B753C8" w:rsidP="00B753C8">
      <w:pPr>
        <w:spacing w:line="240" w:lineRule="auto"/>
        <w:jc w:val="center"/>
        <w:rPr>
          <w:b/>
          <w:bCs/>
          <w:color w:val="AB3034"/>
          <w:sz w:val="72"/>
          <w:szCs w:val="72"/>
        </w:rPr>
      </w:pPr>
    </w:p>
    <w:p w14:paraId="2930EB1F" w14:textId="316FCA93" w:rsidR="009578BA" w:rsidRPr="00542077" w:rsidRDefault="00B753C8" w:rsidP="00CE033C">
      <w:pPr>
        <w:jc w:val="center"/>
      </w:pPr>
      <w:r>
        <w:t xml:space="preserve"> </w:t>
      </w:r>
      <w:r>
        <w:rPr>
          <w:b/>
        </w:rPr>
        <w:t>Dr. Öğr. Üyesi …</w:t>
      </w:r>
      <w:r w:rsidR="00542077">
        <w:rPr>
          <w:b/>
        </w:rPr>
        <w:br/>
      </w:r>
      <w:hyperlink r:id="rId9" w:history="1">
        <w:r w:rsidR="000C03E2" w:rsidRPr="00365FD8">
          <w:rPr>
            <w:rStyle w:val="Kpr"/>
          </w:rPr>
          <w:t>x@samsun.edu.tr</w:t>
        </w:r>
      </w:hyperlink>
      <w:r w:rsidR="00542077" w:rsidRPr="00542077">
        <w:t xml:space="preserve"> </w:t>
      </w:r>
    </w:p>
    <w:p w14:paraId="6560142A" w14:textId="77777777" w:rsidR="009578BA" w:rsidRDefault="009578BA" w:rsidP="009578BA">
      <w:pPr>
        <w:jc w:val="center"/>
        <w:rPr>
          <w:color w:val="AB3034"/>
        </w:rPr>
      </w:pPr>
    </w:p>
    <w:p w14:paraId="29B8DA01" w14:textId="50B65109" w:rsidR="009578BA" w:rsidRDefault="009578BA" w:rsidP="009578BA">
      <w:pPr>
        <w:jc w:val="center"/>
        <w:rPr>
          <w:color w:val="AB3034"/>
        </w:rPr>
      </w:pPr>
      <w:r w:rsidRPr="009578BA">
        <w:rPr>
          <w:color w:val="AB3034"/>
        </w:rPr>
        <w:t>2020</w:t>
      </w:r>
      <w:r w:rsidR="00B71303">
        <w:rPr>
          <w:color w:val="AB3034"/>
        </w:rPr>
        <w:br/>
      </w:r>
      <w:r w:rsidRPr="009578BA">
        <w:rPr>
          <w:color w:val="AB3034"/>
        </w:rPr>
        <w:t>SAMSUN</w:t>
      </w:r>
    </w:p>
    <w:p w14:paraId="3462DDCF" w14:textId="3371FF48" w:rsidR="00D30649" w:rsidRDefault="00D30649" w:rsidP="00F0549C">
      <w:pPr>
        <w:pStyle w:val="Balk1"/>
      </w:pPr>
      <w:bookmarkStart w:id="0" w:name="_Toc50384469"/>
      <w:bookmarkStart w:id="1" w:name="_Toc50384578"/>
      <w:r>
        <w:lastRenderedPageBreak/>
        <w:t>TELİF HAKKI BİLDİRİMİ</w:t>
      </w:r>
      <w:bookmarkEnd w:id="0"/>
      <w:bookmarkEnd w:id="1"/>
    </w:p>
    <w:p w14:paraId="52BBAEC1" w14:textId="63F3889E" w:rsidR="007203E1" w:rsidRDefault="007203E1" w:rsidP="00D30649">
      <w:r w:rsidRPr="007203E1">
        <w:t xml:space="preserve">Hazırladığım </w:t>
      </w:r>
      <w:r>
        <w:t>ders notunun</w:t>
      </w:r>
      <w:r w:rsidRPr="007203E1">
        <w:t xml:space="preserve"> bütün </w:t>
      </w:r>
      <w:r>
        <w:t xml:space="preserve">aşamalarında </w:t>
      </w:r>
      <w:r w:rsidRPr="007203E1">
        <w:t xml:space="preserve">bilimsel etiğe ve akademik kurallara riayet ettiğimi, </w:t>
      </w:r>
      <w:r>
        <w:t>çalışmada</w:t>
      </w:r>
      <w:r w:rsidRPr="007203E1">
        <w:t xml:space="preserve"> doğrudan veya dolaylı olarak kullandığım her alıntıya kaynak gösterdiğimi ve yararlandığım eserlerin Kaynaklarda gösterilenlerden </w:t>
      </w:r>
      <w:r>
        <w:t>oluştuğunu</w:t>
      </w:r>
      <w:r w:rsidR="00B91C99">
        <w:t xml:space="preserve"> taahhüt ve beyan ederim. </w:t>
      </w:r>
    </w:p>
    <w:p w14:paraId="10CCFBAE" w14:textId="683DE36A" w:rsidR="00B91C99" w:rsidRDefault="00B91C99" w:rsidP="00D30649">
      <w:r>
        <w:t>Bu belgede</w:t>
      </w:r>
      <w:r w:rsidRPr="00B91C99">
        <w:t xml:space="preserve"> yayınlanan bütün metinler, resimler ve diğer hususların Telif hakkı aksi belirtilmediği takdirde, </w:t>
      </w:r>
      <w:r w:rsidR="00113CB9">
        <w:t>…</w:t>
      </w:r>
      <w:r w:rsidRPr="00B91C99">
        <w:t xml:space="preserve"> ’e aittir.</w:t>
      </w:r>
    </w:p>
    <w:p w14:paraId="65901EE2" w14:textId="77777777" w:rsidR="007203E1" w:rsidRDefault="007203E1" w:rsidP="00D30649"/>
    <w:p w14:paraId="265FD6F3" w14:textId="24B58D20" w:rsidR="00D30649" w:rsidRDefault="00D30649" w:rsidP="00D30649">
      <w:r>
        <w:br w:type="page"/>
      </w:r>
    </w:p>
    <w:p w14:paraId="1A371666" w14:textId="40E6C465" w:rsidR="003053E7" w:rsidRDefault="00DE44B6" w:rsidP="00DE44B6">
      <w:pPr>
        <w:pStyle w:val="Balk1"/>
      </w:pPr>
      <w:r>
        <w:t>(DERSİN</w:t>
      </w:r>
      <w:r w:rsidR="00B753C8">
        <w:t xml:space="preserve"> KONU BAŞLIĞI</w:t>
      </w:r>
      <w:r>
        <w:t xml:space="preserve"> …)</w:t>
      </w:r>
    </w:p>
    <w:p w14:paraId="3BA8444F" w14:textId="165162F2" w:rsidR="007256AB" w:rsidRDefault="00DE44B6" w:rsidP="00CC6F97">
      <w:r>
        <w:t>…</w:t>
      </w:r>
    </w:p>
    <w:p w14:paraId="0C87FB21" w14:textId="6BDCEF10" w:rsidR="0010722A" w:rsidRDefault="0010722A" w:rsidP="00CC6F97"/>
    <w:p w14:paraId="15CC381E" w14:textId="77777777" w:rsidR="0010722A" w:rsidRPr="00CC6F97" w:rsidRDefault="0010722A" w:rsidP="00CC6F97">
      <w:pPr>
        <w:sectPr w:rsidR="0010722A" w:rsidRPr="00CC6F97" w:rsidSect="00DE44B6">
          <w:headerReference w:type="even" r:id="rId10"/>
          <w:headerReference w:type="default" r:id="rId11"/>
          <w:footerReference w:type="even" r:id="rId12"/>
          <w:footerReference w:type="default" r:id="rId13"/>
          <w:pgSz w:w="11906" w:h="16838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14:paraId="55C6627B" w14:textId="74B806E7" w:rsidR="00837C5E" w:rsidRDefault="00837C5E" w:rsidP="008B4AEC">
      <w:pPr>
        <w:pStyle w:val="Balk1"/>
      </w:pPr>
      <w:bookmarkStart w:id="2" w:name="_Toc50384479"/>
      <w:bookmarkStart w:id="3" w:name="_Toc50384588"/>
      <w:r>
        <w:t>KAYNAKLAR</w:t>
      </w:r>
      <w:bookmarkEnd w:id="2"/>
      <w:bookmarkEnd w:id="3"/>
    </w:p>
    <w:p w14:paraId="79E5AD2B" w14:textId="533E8154" w:rsidR="00E00DED" w:rsidRPr="00F16B64" w:rsidRDefault="00F16B64" w:rsidP="00F16B64">
      <w:pPr>
        <w:pStyle w:val="ListeParagraf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szCs w:val="24"/>
        </w:rPr>
      </w:pPr>
      <w:r>
        <w:t>…</w:t>
      </w:r>
      <w:r w:rsidR="007A60EB">
        <w:fldChar w:fldCharType="begin" w:fldLock="1"/>
      </w:r>
      <w:r w:rsidR="007A60EB">
        <w:instrText xml:space="preserve">ADDIN Mendeley Bibliography CSL_BIBLIOGRAPHY </w:instrText>
      </w:r>
      <w:r w:rsidR="007A60EB">
        <w:fldChar w:fldCharType="separate"/>
      </w:r>
    </w:p>
    <w:p w14:paraId="45FFAE30" w14:textId="425798EC" w:rsidR="00F16B64" w:rsidRPr="00F16B64" w:rsidRDefault="00F16B64" w:rsidP="00F16B64">
      <w:pPr>
        <w:pStyle w:val="ListeParagraf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  <w:szCs w:val="24"/>
        </w:rPr>
        <w:t>…</w:t>
      </w:r>
    </w:p>
    <w:p w14:paraId="0DFCF1B3" w14:textId="2A4E132A" w:rsidR="007A60EB" w:rsidRPr="007A60EB" w:rsidRDefault="007A60EB" w:rsidP="007A60EB">
      <w:r>
        <w:fldChar w:fldCharType="end"/>
      </w:r>
    </w:p>
    <w:p w14:paraId="0B4E440D" w14:textId="17A41382" w:rsidR="00BB05FC" w:rsidRDefault="00BB05FC" w:rsidP="00837C5E">
      <w:r>
        <w:br w:type="page"/>
      </w:r>
    </w:p>
    <w:p w14:paraId="105A3E03" w14:textId="7877FA52" w:rsidR="008B4AEC" w:rsidRDefault="00407228" w:rsidP="00407228">
      <w:pPr>
        <w:pStyle w:val="Balk1"/>
      </w:pPr>
      <w:bookmarkStart w:id="4" w:name="_Toc50384481"/>
      <w:bookmarkStart w:id="5" w:name="_Toc50384590"/>
      <w:r>
        <w:t>DOKÜMAN GEÇMİŞİ</w:t>
      </w:r>
      <w:bookmarkEnd w:id="4"/>
      <w:bookmarkEnd w:id="5"/>
    </w:p>
    <w:tbl>
      <w:tblPr>
        <w:tblStyle w:val="DzTablo1"/>
        <w:tblW w:w="0" w:type="auto"/>
        <w:tblLook w:val="04A0" w:firstRow="1" w:lastRow="0" w:firstColumn="1" w:lastColumn="0" w:noHBand="0" w:noVBand="1"/>
      </w:tblPr>
      <w:tblGrid>
        <w:gridCol w:w="1696"/>
        <w:gridCol w:w="7320"/>
      </w:tblGrid>
      <w:tr w:rsidR="00407228" w14:paraId="2B6E203D" w14:textId="77777777" w:rsidTr="004072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9B887DE" w14:textId="520B3549" w:rsidR="00407228" w:rsidRPr="00407228" w:rsidRDefault="00407228" w:rsidP="00407228">
            <w:pPr>
              <w:spacing w:before="0" w:after="0"/>
              <w:rPr>
                <w:b w:val="0"/>
              </w:rPr>
            </w:pPr>
            <w:r w:rsidRPr="00407228">
              <w:rPr>
                <w:b w:val="0"/>
              </w:rPr>
              <w:t xml:space="preserve">Tarih </w:t>
            </w:r>
          </w:p>
        </w:tc>
        <w:tc>
          <w:tcPr>
            <w:tcW w:w="7320" w:type="dxa"/>
          </w:tcPr>
          <w:p w14:paraId="474133D4" w14:textId="6D4C0494" w:rsidR="00407228" w:rsidRPr="00407228" w:rsidRDefault="00407228" w:rsidP="00407228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407228">
              <w:rPr>
                <w:b w:val="0"/>
              </w:rPr>
              <w:t>Açıklama</w:t>
            </w:r>
          </w:p>
        </w:tc>
      </w:tr>
      <w:tr w:rsidR="00407228" w14:paraId="3D0C91AC" w14:textId="77777777" w:rsidTr="004072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AD77DEE" w14:textId="5DF79E31" w:rsidR="00407228" w:rsidRDefault="00407228" w:rsidP="00407228">
            <w:pPr>
              <w:spacing w:before="0" w:after="0"/>
            </w:pPr>
            <w:r>
              <w:t>05.10.2020</w:t>
            </w:r>
          </w:p>
        </w:tc>
        <w:tc>
          <w:tcPr>
            <w:tcW w:w="7320" w:type="dxa"/>
          </w:tcPr>
          <w:p w14:paraId="7806EF05" w14:textId="2B07CC9F" w:rsidR="00407228" w:rsidRDefault="00884598" w:rsidP="00407228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Belge ilk kez yayımlandı. </w:t>
            </w:r>
            <w:bookmarkStart w:id="6" w:name="_GoBack"/>
            <w:bookmarkEnd w:id="6"/>
          </w:p>
        </w:tc>
      </w:tr>
    </w:tbl>
    <w:p w14:paraId="2DCB15B3" w14:textId="77777777" w:rsidR="00407228" w:rsidRPr="00407228" w:rsidRDefault="00407228" w:rsidP="00407228"/>
    <w:sectPr w:rsidR="00407228" w:rsidRPr="00407228" w:rsidSect="005535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8453C3" w14:textId="77777777" w:rsidR="00D8350A" w:rsidRDefault="00D8350A" w:rsidP="003053E7">
      <w:pPr>
        <w:spacing w:before="0" w:after="0" w:line="240" w:lineRule="auto"/>
      </w:pPr>
      <w:r>
        <w:separator/>
      </w:r>
    </w:p>
  </w:endnote>
  <w:endnote w:type="continuationSeparator" w:id="0">
    <w:p w14:paraId="6CDB3858" w14:textId="77777777" w:rsidR="00D8350A" w:rsidRDefault="00D8350A" w:rsidP="003053E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25039196"/>
      <w:docPartObj>
        <w:docPartGallery w:val="Page Numbers (Bottom of Page)"/>
        <w:docPartUnique/>
      </w:docPartObj>
    </w:sdtPr>
    <w:sdtEndPr/>
    <w:sdtContent>
      <w:p w14:paraId="2776CEC3" w14:textId="7333F340" w:rsidR="00507637" w:rsidRDefault="0050763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84598">
          <w:rPr>
            <w:noProof/>
          </w:rPr>
          <w:t>4</w:t>
        </w:r>
        <w:r>
          <w:fldChar w:fldCharType="end"/>
        </w:r>
      </w:p>
    </w:sdtContent>
  </w:sdt>
  <w:p w14:paraId="53A1C8E3" w14:textId="77777777" w:rsidR="00507637" w:rsidRDefault="00507637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9226029"/>
      <w:docPartObj>
        <w:docPartGallery w:val="Page Numbers (Bottom of Page)"/>
        <w:docPartUnique/>
      </w:docPartObj>
    </w:sdtPr>
    <w:sdtEndPr/>
    <w:sdtContent>
      <w:p w14:paraId="7A95C435" w14:textId="2F4E34D3" w:rsidR="00CC6F97" w:rsidRDefault="00CC6F9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84598">
          <w:rPr>
            <w:noProof/>
          </w:rPr>
          <w:t>5</w:t>
        </w:r>
        <w:r>
          <w:fldChar w:fldCharType="end"/>
        </w:r>
      </w:p>
    </w:sdtContent>
  </w:sdt>
  <w:p w14:paraId="68B1150A" w14:textId="159B2FD1" w:rsidR="00CC6F97" w:rsidRDefault="00CC6F97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3135422" w14:textId="77777777" w:rsidR="00D8350A" w:rsidRDefault="00D8350A" w:rsidP="003053E7">
      <w:pPr>
        <w:spacing w:before="0" w:after="0" w:line="240" w:lineRule="auto"/>
      </w:pPr>
      <w:r>
        <w:separator/>
      </w:r>
    </w:p>
  </w:footnote>
  <w:footnote w:type="continuationSeparator" w:id="0">
    <w:p w14:paraId="71C514DE" w14:textId="77777777" w:rsidR="00D8350A" w:rsidRDefault="00D8350A" w:rsidP="003053E7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988"/>
      <w:gridCol w:w="8028"/>
    </w:tblGrid>
    <w:tr w:rsidR="00DE44B6" w14:paraId="730AD303" w14:textId="77777777" w:rsidTr="00555BB1">
      <w:tc>
        <w:tcPr>
          <w:tcW w:w="988" w:type="dxa"/>
          <w:vAlign w:val="center"/>
        </w:tcPr>
        <w:p w14:paraId="6C139EE5" w14:textId="77777777" w:rsidR="00DE44B6" w:rsidRDefault="00DE44B6" w:rsidP="00DE44B6">
          <w:pPr>
            <w:pStyle w:val="stBilgi"/>
            <w:rPr>
              <w:i/>
              <w:sz w:val="16"/>
              <w:szCs w:val="16"/>
            </w:rPr>
          </w:pPr>
          <w:r>
            <w:rPr>
              <w:noProof/>
              <w:lang w:eastAsia="tr-TR"/>
            </w:rPr>
            <w:drawing>
              <wp:inline distT="0" distB="0" distL="0" distR="0" wp14:anchorId="014E1F04" wp14:editId="2D0898EC">
                <wp:extent cx="447022" cy="449272"/>
                <wp:effectExtent l="0" t="0" r="0" b="8255"/>
                <wp:docPr id="3" name="Resim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/>
                        <pic:cNvPicPr/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71725" cy="474099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8028" w:type="dxa"/>
          <w:vAlign w:val="center"/>
        </w:tcPr>
        <w:p w14:paraId="47C3A5DC" w14:textId="77777777" w:rsidR="00DE44B6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Mühendislik Fakültesi… Bölümü</w:t>
          </w:r>
        </w:p>
        <w:p w14:paraId="37BECDB4" w14:textId="77777777" w:rsidR="00DE44B6" w:rsidRPr="00221DC0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… Dersi</w:t>
          </w:r>
        </w:p>
        <w:p w14:paraId="2DE631A2" w14:textId="77777777" w:rsidR="00DE44B6" w:rsidRDefault="00DE44B6" w:rsidP="00DE44B6">
          <w:pPr>
            <w:pStyle w:val="stBilgi"/>
            <w:rPr>
              <w:i/>
              <w:sz w:val="16"/>
              <w:szCs w:val="16"/>
            </w:rPr>
          </w:pPr>
        </w:p>
      </w:tc>
    </w:tr>
  </w:tbl>
  <w:p w14:paraId="087F704C" w14:textId="6D79051F" w:rsidR="00CC6F97" w:rsidRPr="00DE44B6" w:rsidRDefault="00CC6F97" w:rsidP="00DE44B6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988"/>
      <w:gridCol w:w="8028"/>
    </w:tblGrid>
    <w:tr w:rsidR="00DE44B6" w14:paraId="7B3FE933" w14:textId="77777777" w:rsidTr="00DE44B6">
      <w:tc>
        <w:tcPr>
          <w:tcW w:w="988" w:type="dxa"/>
          <w:vAlign w:val="center"/>
        </w:tcPr>
        <w:p w14:paraId="11C7D7EA" w14:textId="68490A56" w:rsidR="00DE44B6" w:rsidRDefault="00DE44B6">
          <w:pPr>
            <w:pStyle w:val="stBilgi"/>
            <w:rPr>
              <w:i/>
              <w:sz w:val="16"/>
              <w:szCs w:val="16"/>
            </w:rPr>
          </w:pPr>
          <w:r>
            <w:rPr>
              <w:noProof/>
              <w:lang w:eastAsia="tr-TR"/>
            </w:rPr>
            <w:drawing>
              <wp:inline distT="0" distB="0" distL="0" distR="0" wp14:anchorId="551E7748" wp14:editId="31E22085">
                <wp:extent cx="447022" cy="449272"/>
                <wp:effectExtent l="0" t="0" r="0" b="8255"/>
                <wp:docPr id="2" name="Resim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/>
                        <pic:cNvPicPr/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71725" cy="474099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8028" w:type="dxa"/>
          <w:vAlign w:val="center"/>
        </w:tcPr>
        <w:p w14:paraId="577BB9DC" w14:textId="77777777" w:rsidR="00DE44B6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Mühendislik Fakültesi… Bölümü</w:t>
          </w:r>
        </w:p>
        <w:p w14:paraId="40960F61" w14:textId="77777777" w:rsidR="00DE44B6" w:rsidRPr="00221DC0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… Dersi</w:t>
          </w:r>
        </w:p>
        <w:p w14:paraId="3AB2DFC9" w14:textId="77777777" w:rsidR="00DE44B6" w:rsidRDefault="00DE44B6">
          <w:pPr>
            <w:pStyle w:val="stBilgi"/>
            <w:rPr>
              <w:i/>
              <w:sz w:val="16"/>
              <w:szCs w:val="16"/>
            </w:rPr>
          </w:pPr>
        </w:p>
      </w:tc>
    </w:tr>
  </w:tbl>
  <w:p w14:paraId="6B582C12" w14:textId="77777777" w:rsidR="00DE44B6" w:rsidRDefault="00DE44B6">
    <w:pPr>
      <w:pStyle w:val="stBilgi"/>
      <w:rPr>
        <w:i/>
        <w:sz w:val="16"/>
        <w:szCs w:val="16"/>
      </w:rPr>
    </w:pPr>
  </w:p>
  <w:p w14:paraId="45A1C306" w14:textId="77777777" w:rsidR="00DE44B6" w:rsidRDefault="00DE44B6">
    <w:pPr>
      <w:pStyle w:val="stBilgi"/>
      <w:rPr>
        <w:i/>
        <w:sz w:val="16"/>
        <w:szCs w:val="16"/>
      </w:rPr>
    </w:pPr>
  </w:p>
  <w:p w14:paraId="26E0A9E0" w14:textId="6A44BD58" w:rsidR="00CC6F97" w:rsidRDefault="00DE44B6">
    <w:pPr>
      <w:pStyle w:val="stBilgi"/>
      <w:rPr>
        <w:i/>
        <w:sz w:val="16"/>
        <w:szCs w:val="16"/>
      </w:rPr>
    </w:pPr>
    <w:r>
      <w:rPr>
        <w:i/>
        <w:sz w:val="16"/>
        <w:szCs w:val="16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23972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184210"/>
    <w:multiLevelType w:val="hybridMultilevel"/>
    <w:tmpl w:val="183AE6A0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714CFE"/>
    <w:multiLevelType w:val="hybridMultilevel"/>
    <w:tmpl w:val="4210DD4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C67BF0"/>
    <w:multiLevelType w:val="hybridMultilevel"/>
    <w:tmpl w:val="D38AF75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CD6BEF"/>
    <w:multiLevelType w:val="hybridMultilevel"/>
    <w:tmpl w:val="074C518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CB08A6"/>
    <w:multiLevelType w:val="hybridMultilevel"/>
    <w:tmpl w:val="6C2E90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2E3F30"/>
    <w:multiLevelType w:val="hybridMultilevel"/>
    <w:tmpl w:val="4D00634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AC7207"/>
    <w:multiLevelType w:val="multilevel"/>
    <w:tmpl w:val="6AE8BA8C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BC32E6D"/>
    <w:multiLevelType w:val="hybridMultilevel"/>
    <w:tmpl w:val="762E41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1C3E2990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4E09EE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20807C5F"/>
    <w:multiLevelType w:val="hybridMultilevel"/>
    <w:tmpl w:val="F59015B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689099D"/>
    <w:multiLevelType w:val="hybridMultilevel"/>
    <w:tmpl w:val="F32A20F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1D37C5"/>
    <w:multiLevelType w:val="hybridMultilevel"/>
    <w:tmpl w:val="78A6FC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4" w15:restartNumberingAfterBreak="0">
    <w:nsid w:val="296132F7"/>
    <w:multiLevelType w:val="multilevel"/>
    <w:tmpl w:val="DBF866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2B87129F"/>
    <w:multiLevelType w:val="hybridMultilevel"/>
    <w:tmpl w:val="923E022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8531C7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2D4C7E57"/>
    <w:multiLevelType w:val="hybridMultilevel"/>
    <w:tmpl w:val="54E2C7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D02F0E"/>
    <w:multiLevelType w:val="hybridMultilevel"/>
    <w:tmpl w:val="DB8C3430"/>
    <w:lvl w:ilvl="0" w:tplc="041F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9" w15:restartNumberingAfterBreak="0">
    <w:nsid w:val="359A18FA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237E89"/>
    <w:multiLevelType w:val="hybridMultilevel"/>
    <w:tmpl w:val="3410ABE2"/>
    <w:lvl w:ilvl="0" w:tplc="D734915C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B6A18CF"/>
    <w:multiLevelType w:val="multilevel"/>
    <w:tmpl w:val="7F30C1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3CA24CD1"/>
    <w:multiLevelType w:val="multilevel"/>
    <w:tmpl w:val="BEDEEA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3D9F4D63"/>
    <w:multiLevelType w:val="hybridMultilevel"/>
    <w:tmpl w:val="B06832C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E160DA"/>
    <w:multiLevelType w:val="hybridMultilevel"/>
    <w:tmpl w:val="BDBEC41C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2015087"/>
    <w:multiLevelType w:val="hybridMultilevel"/>
    <w:tmpl w:val="0798D02E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5423C7E"/>
    <w:multiLevelType w:val="hybridMultilevel"/>
    <w:tmpl w:val="13CCEBD6"/>
    <w:lvl w:ilvl="0" w:tplc="041F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48AB7FB8"/>
    <w:multiLevelType w:val="hybridMultilevel"/>
    <w:tmpl w:val="70644770"/>
    <w:lvl w:ilvl="0" w:tplc="54B29B62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F1940FE"/>
    <w:multiLevelType w:val="hybridMultilevel"/>
    <w:tmpl w:val="1F30B7DC"/>
    <w:lvl w:ilvl="0" w:tplc="B4AA706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256E5E"/>
    <w:multiLevelType w:val="hybridMultilevel"/>
    <w:tmpl w:val="B4826FC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34366E2"/>
    <w:multiLevelType w:val="hybridMultilevel"/>
    <w:tmpl w:val="90709A5E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9863F34"/>
    <w:multiLevelType w:val="hybridMultilevel"/>
    <w:tmpl w:val="46C441BC"/>
    <w:lvl w:ilvl="0" w:tplc="1E1EC1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FFB6EB1"/>
    <w:multiLevelType w:val="hybridMultilevel"/>
    <w:tmpl w:val="A66610F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7835B47"/>
    <w:multiLevelType w:val="hybridMultilevel"/>
    <w:tmpl w:val="0DC803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EE3663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72992735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6" w15:restartNumberingAfterBreak="0">
    <w:nsid w:val="7B80430A"/>
    <w:multiLevelType w:val="hybridMultilevel"/>
    <w:tmpl w:val="4788B74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32"/>
  </w:num>
  <w:num w:numId="4">
    <w:abstractNumId w:val="28"/>
  </w:num>
  <w:num w:numId="5">
    <w:abstractNumId w:val="25"/>
  </w:num>
  <w:num w:numId="6">
    <w:abstractNumId w:val="24"/>
  </w:num>
  <w:num w:numId="7">
    <w:abstractNumId w:val="20"/>
  </w:num>
  <w:num w:numId="8">
    <w:abstractNumId w:val="12"/>
  </w:num>
  <w:num w:numId="9">
    <w:abstractNumId w:val="34"/>
  </w:num>
  <w:num w:numId="10">
    <w:abstractNumId w:val="0"/>
  </w:num>
  <w:num w:numId="11">
    <w:abstractNumId w:val="7"/>
  </w:num>
  <w:num w:numId="12">
    <w:abstractNumId w:val="10"/>
  </w:num>
  <w:num w:numId="13">
    <w:abstractNumId w:val="35"/>
  </w:num>
  <w:num w:numId="14">
    <w:abstractNumId w:val="14"/>
  </w:num>
  <w:num w:numId="15">
    <w:abstractNumId w:val="23"/>
  </w:num>
  <w:num w:numId="16">
    <w:abstractNumId w:val="9"/>
  </w:num>
  <w:num w:numId="17">
    <w:abstractNumId w:val="19"/>
  </w:num>
  <w:num w:numId="18">
    <w:abstractNumId w:val="22"/>
  </w:num>
  <w:num w:numId="19">
    <w:abstractNumId w:val="6"/>
  </w:num>
  <w:num w:numId="20">
    <w:abstractNumId w:val="21"/>
  </w:num>
  <w:num w:numId="21">
    <w:abstractNumId w:val="15"/>
  </w:num>
  <w:num w:numId="22">
    <w:abstractNumId w:val="11"/>
  </w:num>
  <w:num w:numId="23">
    <w:abstractNumId w:val="2"/>
  </w:num>
  <w:num w:numId="24">
    <w:abstractNumId w:val="1"/>
  </w:num>
  <w:num w:numId="25">
    <w:abstractNumId w:val="36"/>
  </w:num>
  <w:num w:numId="26">
    <w:abstractNumId w:val="26"/>
  </w:num>
  <w:num w:numId="27">
    <w:abstractNumId w:val="3"/>
  </w:num>
  <w:num w:numId="28">
    <w:abstractNumId w:val="18"/>
  </w:num>
  <w:num w:numId="29">
    <w:abstractNumId w:val="29"/>
  </w:num>
  <w:num w:numId="30">
    <w:abstractNumId w:val="4"/>
  </w:num>
  <w:num w:numId="31">
    <w:abstractNumId w:val="31"/>
  </w:num>
  <w:num w:numId="32">
    <w:abstractNumId w:val="27"/>
  </w:num>
  <w:num w:numId="33">
    <w:abstractNumId w:val="17"/>
  </w:num>
  <w:num w:numId="34">
    <w:abstractNumId w:val="33"/>
  </w:num>
  <w:num w:numId="35">
    <w:abstractNumId w:val="16"/>
  </w:num>
  <w:num w:numId="36">
    <w:abstractNumId w:val="5"/>
  </w:num>
  <w:num w:numId="37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08"/>
  <w:hyphenationZone w:val="425"/>
  <w:evenAndOddHeaders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8BA"/>
    <w:rsid w:val="0000528B"/>
    <w:rsid w:val="0000597D"/>
    <w:rsid w:val="00013A99"/>
    <w:rsid w:val="0003193B"/>
    <w:rsid w:val="00045D88"/>
    <w:rsid w:val="00052EBD"/>
    <w:rsid w:val="00057175"/>
    <w:rsid w:val="000633C0"/>
    <w:rsid w:val="00065585"/>
    <w:rsid w:val="0007108F"/>
    <w:rsid w:val="000C03E2"/>
    <w:rsid w:val="000C2A92"/>
    <w:rsid w:val="000C6A28"/>
    <w:rsid w:val="000E7881"/>
    <w:rsid w:val="000F462E"/>
    <w:rsid w:val="0010722A"/>
    <w:rsid w:val="00113CB9"/>
    <w:rsid w:val="00130934"/>
    <w:rsid w:val="0016061A"/>
    <w:rsid w:val="00175EB4"/>
    <w:rsid w:val="00185BE1"/>
    <w:rsid w:val="001B149E"/>
    <w:rsid w:val="001E4D0A"/>
    <w:rsid w:val="00216F20"/>
    <w:rsid w:val="00221DC0"/>
    <w:rsid w:val="00222DE8"/>
    <w:rsid w:val="00224E55"/>
    <w:rsid w:val="00291FBD"/>
    <w:rsid w:val="002B5493"/>
    <w:rsid w:val="003053E7"/>
    <w:rsid w:val="00326FE2"/>
    <w:rsid w:val="003373CA"/>
    <w:rsid w:val="0034114F"/>
    <w:rsid w:val="00380EBA"/>
    <w:rsid w:val="00383376"/>
    <w:rsid w:val="00383CB6"/>
    <w:rsid w:val="00385D75"/>
    <w:rsid w:val="003C245A"/>
    <w:rsid w:val="003D034A"/>
    <w:rsid w:val="00407228"/>
    <w:rsid w:val="004107AA"/>
    <w:rsid w:val="00443C23"/>
    <w:rsid w:val="004C3DC1"/>
    <w:rsid w:val="004D0CE6"/>
    <w:rsid w:val="004D1AD4"/>
    <w:rsid w:val="004D2CE5"/>
    <w:rsid w:val="00502153"/>
    <w:rsid w:val="00507637"/>
    <w:rsid w:val="00542077"/>
    <w:rsid w:val="00543162"/>
    <w:rsid w:val="005535EA"/>
    <w:rsid w:val="00560263"/>
    <w:rsid w:val="00566CCE"/>
    <w:rsid w:val="00577537"/>
    <w:rsid w:val="005A6F57"/>
    <w:rsid w:val="005B157F"/>
    <w:rsid w:val="005E4224"/>
    <w:rsid w:val="005E7CFF"/>
    <w:rsid w:val="00622298"/>
    <w:rsid w:val="00676726"/>
    <w:rsid w:val="006A1D53"/>
    <w:rsid w:val="006C1935"/>
    <w:rsid w:val="00714D24"/>
    <w:rsid w:val="00715557"/>
    <w:rsid w:val="00717A8A"/>
    <w:rsid w:val="007203E1"/>
    <w:rsid w:val="0072268F"/>
    <w:rsid w:val="007256AB"/>
    <w:rsid w:val="0072728C"/>
    <w:rsid w:val="00770114"/>
    <w:rsid w:val="0077312B"/>
    <w:rsid w:val="00792A37"/>
    <w:rsid w:val="007968C1"/>
    <w:rsid w:val="007A60EB"/>
    <w:rsid w:val="007B0789"/>
    <w:rsid w:val="007B47E4"/>
    <w:rsid w:val="007B6558"/>
    <w:rsid w:val="007F2028"/>
    <w:rsid w:val="00823E2F"/>
    <w:rsid w:val="0083487A"/>
    <w:rsid w:val="00837244"/>
    <w:rsid w:val="00837C5E"/>
    <w:rsid w:val="00837FDE"/>
    <w:rsid w:val="0084007B"/>
    <w:rsid w:val="00854F9F"/>
    <w:rsid w:val="00855E92"/>
    <w:rsid w:val="00873D2A"/>
    <w:rsid w:val="00884598"/>
    <w:rsid w:val="008B4AEC"/>
    <w:rsid w:val="00930FAD"/>
    <w:rsid w:val="00931FA9"/>
    <w:rsid w:val="009338FF"/>
    <w:rsid w:val="009365B5"/>
    <w:rsid w:val="00940F5B"/>
    <w:rsid w:val="00942848"/>
    <w:rsid w:val="00956594"/>
    <w:rsid w:val="009578BA"/>
    <w:rsid w:val="00984203"/>
    <w:rsid w:val="009C162D"/>
    <w:rsid w:val="00A2189E"/>
    <w:rsid w:val="00A22545"/>
    <w:rsid w:val="00A43A06"/>
    <w:rsid w:val="00A51406"/>
    <w:rsid w:val="00A7239D"/>
    <w:rsid w:val="00A92ABD"/>
    <w:rsid w:val="00A9309C"/>
    <w:rsid w:val="00AA23BA"/>
    <w:rsid w:val="00AD75F4"/>
    <w:rsid w:val="00AE01DB"/>
    <w:rsid w:val="00AF148C"/>
    <w:rsid w:val="00AF23E2"/>
    <w:rsid w:val="00AF27DF"/>
    <w:rsid w:val="00AF5C32"/>
    <w:rsid w:val="00B221F7"/>
    <w:rsid w:val="00B25431"/>
    <w:rsid w:val="00B25667"/>
    <w:rsid w:val="00B31821"/>
    <w:rsid w:val="00B359CB"/>
    <w:rsid w:val="00B61EE6"/>
    <w:rsid w:val="00B661E0"/>
    <w:rsid w:val="00B71303"/>
    <w:rsid w:val="00B753C8"/>
    <w:rsid w:val="00B81F31"/>
    <w:rsid w:val="00B91C99"/>
    <w:rsid w:val="00BA3A9A"/>
    <w:rsid w:val="00BA6D95"/>
    <w:rsid w:val="00BB05FC"/>
    <w:rsid w:val="00BD4D9D"/>
    <w:rsid w:val="00BE3F87"/>
    <w:rsid w:val="00BF03EC"/>
    <w:rsid w:val="00C04FE8"/>
    <w:rsid w:val="00C05A5A"/>
    <w:rsid w:val="00C17CCE"/>
    <w:rsid w:val="00C215E4"/>
    <w:rsid w:val="00C7450E"/>
    <w:rsid w:val="00C84E56"/>
    <w:rsid w:val="00C96B13"/>
    <w:rsid w:val="00CB7126"/>
    <w:rsid w:val="00CC6511"/>
    <w:rsid w:val="00CC6F97"/>
    <w:rsid w:val="00CD54B4"/>
    <w:rsid w:val="00CE033C"/>
    <w:rsid w:val="00CE78B0"/>
    <w:rsid w:val="00CF00F3"/>
    <w:rsid w:val="00D30649"/>
    <w:rsid w:val="00D3543A"/>
    <w:rsid w:val="00D37200"/>
    <w:rsid w:val="00D41860"/>
    <w:rsid w:val="00D44184"/>
    <w:rsid w:val="00D44D79"/>
    <w:rsid w:val="00D51B08"/>
    <w:rsid w:val="00D54732"/>
    <w:rsid w:val="00D55C75"/>
    <w:rsid w:val="00D561F7"/>
    <w:rsid w:val="00D67CF2"/>
    <w:rsid w:val="00D83069"/>
    <w:rsid w:val="00D8350A"/>
    <w:rsid w:val="00D95B1C"/>
    <w:rsid w:val="00D972BF"/>
    <w:rsid w:val="00DB1A8A"/>
    <w:rsid w:val="00DB7C28"/>
    <w:rsid w:val="00DC6F8F"/>
    <w:rsid w:val="00DD5804"/>
    <w:rsid w:val="00DE44B6"/>
    <w:rsid w:val="00DE5563"/>
    <w:rsid w:val="00E00DED"/>
    <w:rsid w:val="00E02DB5"/>
    <w:rsid w:val="00E14177"/>
    <w:rsid w:val="00E365BD"/>
    <w:rsid w:val="00E37531"/>
    <w:rsid w:val="00E453B8"/>
    <w:rsid w:val="00E62921"/>
    <w:rsid w:val="00E652D8"/>
    <w:rsid w:val="00EA1747"/>
    <w:rsid w:val="00EA4AA9"/>
    <w:rsid w:val="00EB7128"/>
    <w:rsid w:val="00EC4FA2"/>
    <w:rsid w:val="00ED5B79"/>
    <w:rsid w:val="00EE2D04"/>
    <w:rsid w:val="00F0549C"/>
    <w:rsid w:val="00F16B64"/>
    <w:rsid w:val="00F21FA8"/>
    <w:rsid w:val="00F37B62"/>
    <w:rsid w:val="00F43485"/>
    <w:rsid w:val="00F52C25"/>
    <w:rsid w:val="00FA532A"/>
    <w:rsid w:val="00FC43B1"/>
    <w:rsid w:val="00FD2D67"/>
    <w:rsid w:val="00FE36FA"/>
    <w:rsid w:val="00FE3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50D3BF"/>
  <w15:chartTrackingRefBased/>
  <w15:docId w15:val="{FDECC7B2-8359-452E-9DC5-E1B46334AE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D79"/>
    <w:pPr>
      <w:spacing w:before="240" w:after="240" w:line="480" w:lineRule="auto"/>
      <w:jc w:val="both"/>
    </w:pPr>
    <w:rPr>
      <w:rFonts w:asciiTheme="majorHAnsi" w:hAnsiTheme="majorHAnsi"/>
      <w:sz w:val="26"/>
    </w:rPr>
  </w:style>
  <w:style w:type="paragraph" w:styleId="Balk1">
    <w:name w:val="heading 1"/>
    <w:basedOn w:val="Normal"/>
    <w:next w:val="Normal"/>
    <w:link w:val="Balk1Char"/>
    <w:uiPriority w:val="9"/>
    <w:qFormat/>
    <w:rsid w:val="0000528B"/>
    <w:pPr>
      <w:keepNext/>
      <w:keepLines/>
      <w:pBdr>
        <w:bottom w:val="single" w:sz="4" w:space="1" w:color="C00000"/>
      </w:pBdr>
      <w:spacing w:after="720" w:line="240" w:lineRule="auto"/>
      <w:jc w:val="left"/>
      <w:outlineLvl w:val="0"/>
    </w:pPr>
    <w:rPr>
      <w:rFonts w:eastAsiaTheme="majorEastAsia" w:cstheme="majorBidi"/>
      <w:color w:val="AB3034"/>
      <w:sz w:val="4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C96B13"/>
    <w:pPr>
      <w:keepNext/>
      <w:keepLines/>
      <w:spacing w:before="40" w:after="0"/>
      <w:outlineLvl w:val="1"/>
    </w:pPr>
    <w:rPr>
      <w:rFonts w:eastAsiaTheme="majorEastAsia" w:cstheme="majorBidi"/>
      <w:color w:val="AB3034"/>
      <w:szCs w:val="26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3053E7"/>
    <w:pPr>
      <w:keepNext/>
      <w:keepLines/>
      <w:spacing w:before="40" w:after="0"/>
      <w:outlineLvl w:val="2"/>
    </w:pPr>
    <w:rPr>
      <w:rFonts w:eastAsiaTheme="majorEastAsia" w:cstheme="majorBidi"/>
      <w:color w:val="C00000"/>
      <w:szCs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0528B"/>
    <w:rPr>
      <w:rFonts w:asciiTheme="majorHAnsi" w:eastAsiaTheme="majorEastAsia" w:hAnsiTheme="majorHAnsi" w:cstheme="majorBidi"/>
      <w:color w:val="AB3034"/>
      <w:sz w:val="44"/>
      <w:szCs w:val="32"/>
    </w:rPr>
  </w:style>
  <w:style w:type="table" w:styleId="TabloKlavuzu">
    <w:name w:val="Table Grid"/>
    <w:basedOn w:val="NormalTablo"/>
    <w:uiPriority w:val="39"/>
    <w:rsid w:val="00C745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Paragraf">
    <w:name w:val="List Paragraph"/>
    <w:basedOn w:val="Normal"/>
    <w:uiPriority w:val="34"/>
    <w:qFormat/>
    <w:rsid w:val="00C7450E"/>
    <w:pPr>
      <w:ind w:left="720"/>
      <w:contextualSpacing/>
    </w:pPr>
  </w:style>
  <w:style w:type="paragraph" w:styleId="ResimYazs">
    <w:name w:val="caption"/>
    <w:basedOn w:val="Normal"/>
    <w:next w:val="Normal"/>
    <w:uiPriority w:val="35"/>
    <w:unhideWhenUsed/>
    <w:qFormat/>
    <w:rsid w:val="00CB7126"/>
    <w:pPr>
      <w:spacing w:before="0" w:after="200" w:line="240" w:lineRule="auto"/>
    </w:pPr>
    <w:rPr>
      <w:i/>
      <w:iCs/>
      <w:sz w:val="18"/>
      <w:szCs w:val="18"/>
    </w:rPr>
  </w:style>
  <w:style w:type="table" w:styleId="DzTablo2">
    <w:name w:val="Plain Table 2"/>
    <w:basedOn w:val="NormalTablo"/>
    <w:uiPriority w:val="42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DzTablo4">
    <w:name w:val="Plain Table 4"/>
    <w:basedOn w:val="NormalTablo"/>
    <w:uiPriority w:val="44"/>
    <w:rsid w:val="00385D7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DzTablo1">
    <w:name w:val="Plain Table 1"/>
    <w:basedOn w:val="NormalTablo"/>
    <w:uiPriority w:val="41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Balk2Char">
    <w:name w:val="Başlık 2 Char"/>
    <w:basedOn w:val="VarsaylanParagrafYazTipi"/>
    <w:link w:val="Balk2"/>
    <w:uiPriority w:val="9"/>
    <w:rsid w:val="00C96B13"/>
    <w:rPr>
      <w:rFonts w:asciiTheme="majorHAnsi" w:eastAsiaTheme="majorEastAsia" w:hAnsiTheme="majorHAnsi" w:cstheme="majorBidi"/>
      <w:color w:val="AB3034"/>
      <w:sz w:val="26"/>
      <w:szCs w:val="26"/>
    </w:rPr>
  </w:style>
  <w:style w:type="paragraph" w:styleId="TBal">
    <w:name w:val="TOC Heading"/>
    <w:basedOn w:val="Balk1"/>
    <w:next w:val="Normal"/>
    <w:uiPriority w:val="39"/>
    <w:unhideWhenUsed/>
    <w:qFormat/>
    <w:rsid w:val="003053E7"/>
    <w:pPr>
      <w:spacing w:line="259" w:lineRule="auto"/>
      <w:outlineLvl w:val="9"/>
    </w:pPr>
    <w:rPr>
      <w:color w:val="C00000"/>
      <w:lang w:eastAsia="tr-TR"/>
    </w:rPr>
  </w:style>
  <w:style w:type="paragraph" w:styleId="T1">
    <w:name w:val="toc 1"/>
    <w:basedOn w:val="Normal"/>
    <w:next w:val="Normal"/>
    <w:autoRedefine/>
    <w:uiPriority w:val="39"/>
    <w:unhideWhenUsed/>
    <w:rsid w:val="003053E7"/>
    <w:pPr>
      <w:spacing w:after="100"/>
    </w:pPr>
  </w:style>
  <w:style w:type="character" w:styleId="Kpr">
    <w:name w:val="Hyperlink"/>
    <w:basedOn w:val="VarsaylanParagrafYazTipi"/>
    <w:uiPriority w:val="99"/>
    <w:unhideWhenUsed/>
    <w:rsid w:val="003053E7"/>
    <w:rPr>
      <w:color w:val="0563C1" w:themeColor="hyperlink"/>
      <w:u w:val="single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3053E7"/>
    <w:rPr>
      <w:rFonts w:asciiTheme="majorHAnsi" w:eastAsiaTheme="majorEastAsia" w:hAnsiTheme="majorHAnsi" w:cstheme="majorBidi"/>
      <w:color w:val="C00000"/>
      <w:sz w:val="24"/>
      <w:szCs w:val="24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3053E7"/>
    <w:pPr>
      <w:spacing w:before="0" w:after="0" w:line="240" w:lineRule="auto"/>
    </w:pPr>
    <w:rPr>
      <w:rFonts w:asciiTheme="minorHAnsi" w:hAnsiTheme="minorHAnsi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053E7"/>
    <w:rPr>
      <w:sz w:val="24"/>
      <w:szCs w:val="20"/>
    </w:rPr>
  </w:style>
  <w:style w:type="paragraph" w:customStyle="1" w:styleId="Vurgulama1">
    <w:name w:val="Vurgulama 1"/>
    <w:basedOn w:val="Normal"/>
    <w:link w:val="Vurgulama1Char"/>
    <w:qFormat/>
    <w:rsid w:val="00BE3F87"/>
    <w:pPr>
      <w:pBdr>
        <w:top w:val="single" w:sz="4" w:space="1" w:color="C00000"/>
        <w:bottom w:val="single" w:sz="4" w:space="1" w:color="C00000"/>
      </w:pBdr>
      <w:spacing w:before="360" w:after="360"/>
      <w:ind w:left="284" w:right="284"/>
      <w:jc w:val="center"/>
    </w:pPr>
    <w:rPr>
      <w:rFonts w:asciiTheme="minorHAnsi" w:hAnsiTheme="minorHAnsi"/>
      <w:sz w:val="32"/>
    </w:rPr>
  </w:style>
  <w:style w:type="character" w:styleId="DipnotBavurusu">
    <w:name w:val="footnote reference"/>
    <w:basedOn w:val="VarsaylanParagrafYazTipi"/>
    <w:uiPriority w:val="99"/>
    <w:semiHidden/>
    <w:unhideWhenUsed/>
    <w:rsid w:val="003053E7"/>
    <w:rPr>
      <w:vertAlign w:val="superscript"/>
    </w:rPr>
  </w:style>
  <w:style w:type="character" w:customStyle="1" w:styleId="Vurgulama1Char">
    <w:name w:val="Vurgulama 1 Char"/>
    <w:basedOn w:val="VarsaylanParagrafYazTipi"/>
    <w:link w:val="Vurgulama1"/>
    <w:rsid w:val="00BE3F87"/>
    <w:rPr>
      <w:sz w:val="32"/>
    </w:rPr>
  </w:style>
  <w:style w:type="paragraph" w:styleId="stBilgi">
    <w:name w:val="header"/>
    <w:basedOn w:val="Normal"/>
    <w:link w:val="s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BA3A9A"/>
    <w:rPr>
      <w:rFonts w:asciiTheme="majorHAnsi" w:hAnsiTheme="majorHAnsi"/>
      <w:sz w:val="24"/>
    </w:rPr>
  </w:style>
  <w:style w:type="paragraph" w:styleId="AltBilgi">
    <w:name w:val="footer"/>
    <w:basedOn w:val="Normal"/>
    <w:link w:val="Al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BA3A9A"/>
    <w:rPr>
      <w:rFonts w:asciiTheme="majorHAnsi" w:hAnsiTheme="majorHAnsi"/>
      <w:sz w:val="24"/>
    </w:rPr>
  </w:style>
  <w:style w:type="paragraph" w:styleId="ekillerTablosu">
    <w:name w:val="table of figures"/>
    <w:basedOn w:val="Normal"/>
    <w:next w:val="Normal"/>
    <w:uiPriority w:val="99"/>
    <w:unhideWhenUsed/>
    <w:rsid w:val="00931FA9"/>
    <w:pPr>
      <w:spacing w:after="0"/>
    </w:pPr>
  </w:style>
  <w:style w:type="paragraph" w:customStyle="1" w:styleId="Kod">
    <w:name w:val="Kod"/>
    <w:basedOn w:val="Normal"/>
    <w:link w:val="KodChar"/>
    <w:qFormat/>
    <w:rsid w:val="00AF148C"/>
    <w:pPr>
      <w:spacing w:before="120" w:after="200"/>
      <w:ind w:firstLine="360"/>
    </w:pPr>
    <w:rPr>
      <w:rFonts w:ascii="Courier New" w:hAnsi="Courier New"/>
      <w:b/>
      <w:color w:val="0070C0"/>
      <w:sz w:val="24"/>
    </w:rPr>
  </w:style>
  <w:style w:type="character" w:customStyle="1" w:styleId="KodChar">
    <w:name w:val="Kod Char"/>
    <w:basedOn w:val="VarsaylanParagrafYazTipi"/>
    <w:link w:val="Kod"/>
    <w:rsid w:val="00AF148C"/>
    <w:rPr>
      <w:rFonts w:ascii="Courier New" w:hAnsi="Courier New"/>
      <w:b/>
      <w:color w:val="0070C0"/>
      <w:sz w:val="24"/>
    </w:rPr>
  </w:style>
  <w:style w:type="paragraph" w:customStyle="1" w:styleId="st">
    <w:name w:val="Üst"/>
    <w:basedOn w:val="Normal"/>
    <w:link w:val="stChar"/>
    <w:qFormat/>
    <w:rsid w:val="00B359CB"/>
    <w:pPr>
      <w:pBdr>
        <w:top w:val="single" w:sz="4" w:space="1" w:color="auto"/>
      </w:pBdr>
      <w:spacing w:before="120" w:after="200" w:line="240" w:lineRule="auto"/>
    </w:pPr>
    <w:rPr>
      <w:rFonts w:asciiTheme="minorHAnsi" w:hAnsiTheme="minorHAnsi"/>
      <w:sz w:val="24"/>
    </w:rPr>
  </w:style>
  <w:style w:type="character" w:customStyle="1" w:styleId="stChar">
    <w:name w:val="Üst Char"/>
    <w:basedOn w:val="VarsaylanParagrafYazTipi"/>
    <w:link w:val="st"/>
    <w:rsid w:val="00B359CB"/>
    <w:rPr>
      <w:sz w:val="24"/>
    </w:rPr>
  </w:style>
  <w:style w:type="paragraph" w:styleId="T2">
    <w:name w:val="toc 2"/>
    <w:basedOn w:val="Normal"/>
    <w:next w:val="Normal"/>
    <w:autoRedefine/>
    <w:uiPriority w:val="39"/>
    <w:unhideWhenUsed/>
    <w:rsid w:val="00EE2D04"/>
    <w:pPr>
      <w:spacing w:after="100"/>
      <w:ind w:left="260"/>
    </w:pPr>
  </w:style>
  <w:style w:type="paragraph" w:styleId="T3">
    <w:name w:val="toc 3"/>
    <w:basedOn w:val="Normal"/>
    <w:next w:val="Normal"/>
    <w:autoRedefine/>
    <w:uiPriority w:val="39"/>
    <w:unhideWhenUsed/>
    <w:rsid w:val="00EE2D04"/>
    <w:pPr>
      <w:spacing w:after="100"/>
      <w:ind w:left="520"/>
    </w:pPr>
  </w:style>
  <w:style w:type="paragraph" w:styleId="AralkYok">
    <w:name w:val="No Spacing"/>
    <w:uiPriority w:val="1"/>
    <w:qFormat/>
    <w:rsid w:val="00407228"/>
    <w:pPr>
      <w:spacing w:after="0" w:line="240" w:lineRule="auto"/>
      <w:jc w:val="both"/>
    </w:pPr>
    <w:rPr>
      <w:rFonts w:asciiTheme="majorHAnsi" w:hAnsiTheme="majorHAnsi"/>
      <w:sz w:val="26"/>
    </w:rPr>
  </w:style>
  <w:style w:type="table" w:styleId="TabloKlavuzuAk">
    <w:name w:val="Grid Table Light"/>
    <w:basedOn w:val="NormalTablo"/>
    <w:uiPriority w:val="40"/>
    <w:rsid w:val="00D354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21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@samsun.edu.tr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Özel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788D42-A873-4C3A-A54D-7309CA4674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5</Pages>
  <Words>111</Words>
  <Characters>639</Characters>
  <Application>Microsoft Office Word</Application>
  <DocSecurity>0</DocSecurity>
  <Lines>5</Lines>
  <Paragraphs>1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fer CÖMERT</dc:creator>
  <cp:keywords/>
  <dc:description/>
  <cp:lastModifiedBy>Zafer CÖMERT</cp:lastModifiedBy>
  <cp:revision>21</cp:revision>
  <cp:lastPrinted>2020-09-07T12:08:00Z</cp:lastPrinted>
  <dcterms:created xsi:type="dcterms:W3CDTF">2020-09-07T12:09:00Z</dcterms:created>
  <dcterms:modified xsi:type="dcterms:W3CDTF">2020-09-09T0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8a50f80-634b-319c-844d-85ea2323e4d6</vt:lpwstr>
  </property>
  <property fmtid="{D5CDD505-2E9C-101B-9397-08002B2CF9AE}" pid="4" name="Mendeley Citation Style_1">
    <vt:lpwstr>http://csl.mendeley.com/styles/457383481/ieee-yaman</vt:lpwstr>
  </property>
  <property fmtid="{D5CDD505-2E9C-101B-9397-08002B2CF9AE}" pid="5" name="Mendeley Recent Style Id 0_1">
    <vt:lpwstr>http://www.zotero.org/styles/applied-soft-computing-journal</vt:lpwstr>
  </property>
  <property fmtid="{D5CDD505-2E9C-101B-9397-08002B2CF9AE}" pid="6" name="Mendeley Recent Style Name 0_1">
    <vt:lpwstr>Applied Soft Computing Journal</vt:lpwstr>
  </property>
  <property fmtid="{D5CDD505-2E9C-101B-9397-08002B2CF9AE}" pid="7" name="Mendeley Recent Style Id 1_1">
    <vt:lpwstr>http://www.zotero.org/styles/begell-house-apa</vt:lpwstr>
  </property>
  <property fmtid="{D5CDD505-2E9C-101B-9397-08002B2CF9AE}" pid="8" name="Mendeley Recent Style Name 1_1">
    <vt:lpwstr>Begell House - APA</vt:lpwstr>
  </property>
  <property fmtid="{D5CDD505-2E9C-101B-9397-08002B2CF9AE}" pid="9" name="Mendeley Recent Style Id 2_1">
    <vt:lpwstr>http://www.zotero.org/styles/biocybernetics-and-biomedical-engineering</vt:lpwstr>
  </property>
  <property fmtid="{D5CDD505-2E9C-101B-9397-08002B2CF9AE}" pid="10" name="Mendeley Recent Style Name 2_1">
    <vt:lpwstr>Biocybernetics and Biomedical Engineering</vt:lpwstr>
  </property>
  <property fmtid="{D5CDD505-2E9C-101B-9397-08002B2CF9AE}" pid="11" name="Mendeley Recent Style Id 3_1">
    <vt:lpwstr>http://www.zotero.org/styles/computer-methods-and-programs-in-biomedicine</vt:lpwstr>
  </property>
  <property fmtid="{D5CDD505-2E9C-101B-9397-08002B2CF9AE}" pid="12" name="Mendeley Recent Style Name 3_1">
    <vt:lpwstr>Computer Methods and Programs in Biomedicine</vt:lpwstr>
  </property>
  <property fmtid="{D5CDD505-2E9C-101B-9397-08002B2CF9AE}" pid="13" name="Mendeley Recent Style Id 4_1">
    <vt:lpwstr>http://www.zotero.org/styles/expert-systems-with-applications</vt:lpwstr>
  </property>
  <property fmtid="{D5CDD505-2E9C-101B-9397-08002B2CF9AE}" pid="14" name="Mendeley Recent Style Name 4_1">
    <vt:lpwstr>Expert Systems With Applications</vt:lpwstr>
  </property>
  <property fmtid="{D5CDD505-2E9C-101B-9397-08002B2CF9AE}" pid="15" name="Mendeley Recent Style Id 5_1">
    <vt:lpwstr>http://csl.mendeley.com/styles/457383481/ieee-yaman</vt:lpwstr>
  </property>
  <property fmtid="{D5CDD505-2E9C-101B-9397-08002B2CF9AE}" pid="16" name="Mendeley Recent Style Name 5_1">
    <vt:lpwstr>IEEE - Yaman Akbulut - book chapter</vt:lpwstr>
  </property>
  <property fmtid="{D5CDD505-2E9C-101B-9397-08002B2CF9AE}" pid="17" name="Mendeley Recent Style Id 6_1">
    <vt:lpwstr>http://www.zotero.org/styles/ieee-access</vt:lpwstr>
  </property>
  <property fmtid="{D5CDD505-2E9C-101B-9397-08002B2CF9AE}" pid="18" name="Mendeley Recent Style Name 6_1">
    <vt:lpwstr>IEEE Access</vt:lpwstr>
  </property>
  <property fmtid="{D5CDD505-2E9C-101B-9397-08002B2CF9AE}" pid="19" name="Mendeley Recent Style Id 7_1">
    <vt:lpwstr>http://www.zotero.org/styles/medical-hypotheses</vt:lpwstr>
  </property>
  <property fmtid="{D5CDD505-2E9C-101B-9397-08002B2CF9AE}" pid="20" name="Mendeley Recent Style Name 7_1">
    <vt:lpwstr>Medical Hypotheses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eural-computing-and-applications</vt:lpwstr>
  </property>
  <property fmtid="{D5CDD505-2E9C-101B-9397-08002B2CF9AE}" pid="24" name="Mendeley Recent Style Name 9_1">
    <vt:lpwstr>Neural Computing and Applications</vt:lpwstr>
  </property>
</Properties>
</file>